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1AFD24AA"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bookmarkStart w:id="0" w:name="_GoBack"/>
      <w:bookmarkEnd w:id="0"/>
      <w:r>
        <w:t xml:space="preserve">. </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777777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instrText xml:space="preserve"> ADDIN ZOTERO_ITEM CSL_CITATION {"citationID":"NCgUpiVX","properties":{"formattedCitation":"(Mackwell and Kohlstedt 1990; Kohlstedt and Mackwell 1998)","plainCitation":"(Mackwell and Kohlstedt 1990; Kohlstedt and Mackwell 1998)"},"citationItems":[{"id":579,"uris":["http://zotero.org/users/3117169/items/EVCNUQBB"],"uri":["http://zotero.org/users/3117169/items/EVCNUQBB"],"itemData":{"id":579,"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5A41DB" w:rsidRPr="005A41DB">
        <w:rPr>
          <w:rFonts w:ascii="Calibri" w:hAnsi="Calibri" w:cs="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77777777"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w:t>
      </w:r>
      <w:r w:rsidR="0013726D">
        <w:lastRenderedPageBreak/>
        <w:t xml:space="preserve">estimated </w:t>
      </w:r>
      <w:r w:rsidR="009A4D05">
        <w:t>from</w:t>
      </w:r>
      <w:r w:rsidR="0013726D">
        <w:t xml:space="preserve"> 3 orthogonal polarized measurements </w:t>
      </w:r>
      <w:r w:rsidR="0013726D">
        <w:fldChar w:fldCharType="begin"/>
      </w:r>
      <w:r w:rsidR="0013726D">
        <w:instrText xml:space="preserve"> ADDIN ZOTERO_ITEM CSL_CITATION {"citationID":"0DRcWzU3","properties":{"formattedCitation":"(Libowitzky and Rossman 1996; Shuai and Yang 2017)","plainCitation":"(Libowitzky and Rossman 1996; Shuai and Yang 2017)"},"citationItems":[{"id":743,"uris":["http://zotero.org/users/3117169/items/MZ2PR4AX"],"uri":["http://zotero.org/users/3117169/items/MZ2PR4AX"],"itemData":{"id":743,"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1457,"uris":["http://zotero.org/users/3117169/items/8FXZWFQB"],"uri":["http://zotero.org/users/3117169/items/8FXZWFQB"],"itemData":{"id":1457,"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5A41DB" w:rsidRPr="005A41DB">
        <w:rPr>
          <w:rFonts w:ascii="Calibri" w:hAnsi="Calibri" w:cs="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E25B72">
        <w:instrText xml:space="preserve"> ADDIN ZOTERO_ITEM CSL_CITATION {"citationID":"oUR3i62r","properties":{"formattedCitation":"(Bell et al. 2003; Anthony C Withers et al. 2012)","plainCitation":"(Bell et al. 2003; Anthony C Withers et al. 2012)"},"citationItems":[{"id":366,"uris":["http://zotero.org/users/3117169/items/727HNJPW"],"uri":["http://zotero.org/users/3117169/items/727HNJPW"],"itemData":{"id":366,"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669,"uris":["http://zotero.org/users/3117169/items/IKGHAM4U"],"uri":["http://zotero.org/users/3117169/items/IKGHAM4U"],"itemData":{"id":669,"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5A41DB" w:rsidRPr="005A41DB">
        <w:rPr>
          <w:rFonts w:ascii="Calibri" w:hAnsi="Calibri" w:cs="Calibri"/>
        </w:rPr>
        <w:t>(Bell et al. 2003; Anthony C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08ADA605"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CA37AA">
        <w:instrText xml:space="preserve"> ADDIN ZOTERO_ITEM CSL_CITATION {"citationID":"a23amfnjhq1","properties":{"custom":"Jollands et al. (2016)","formattedCitation":"Jollands et al. (2016)","plainCitation":"Jollands et al. (2016)"},"citationItems":[{"id":1476,"uris":["http://zotero.org/users/3117169/items/WKINMK9E"],"uri":["http://zotero.org/users/3117169/items/WKINMK9E"],"itemData":{"id":1476,"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5A41DB" w:rsidRPr="005A41DB">
        <w:rPr>
          <w:rFonts w:ascii="Calibri" w:hAnsi="Calibri" w:cs="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215C52">
        <w:t xml:space="preserve">Figure </w:t>
      </w:r>
      <w:r w:rsidR="00215C52">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384F361B"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ins w:id="1" w:author="Ferriss" w:date="2017-03-30T18:57:00Z">
        <w:r w:rsidR="00170DC9">
          <w:t xml:space="preserve"> or, more likely, the Cu was contaminated, perhaps with a small amount of oxygen, resulting in freezing point depression</w:t>
        </w:r>
      </w:ins>
      <w:r w:rsidR="00D309DF">
        <w:t>.</w:t>
      </w:r>
      <w:r w:rsidR="0093699B">
        <w:t xml:space="preserve"> </w:t>
      </w:r>
      <w:r w:rsidR="0005396B">
        <w:t>This temperature range and pressure correspond to water fugacities of 1.9-2.0 GPa</w:t>
      </w:r>
      <w:r w:rsidR="00D309DF">
        <w:t xml:space="preserve"> </w:t>
      </w:r>
      <w:r>
        <w:fldChar w:fldCharType="begin"/>
      </w:r>
      <w:r>
        <w:instrText xml:space="preserve"> ADDIN ZOTERO_ITEM CSL_CITATION {"citationID":"WYca9sWc","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5A41DB" w:rsidRPr="005A41DB">
        <w:rPr>
          <w:rFonts w:ascii="Calibri" w:hAnsi="Calibri" w:cs="Calibri"/>
        </w:rPr>
        <w:t>(A. C. 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instrText xml:space="preserve"> ADDIN ZOTERO_ITEM CSL_CITATION {"citationID":"9q0Bjwss","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5A41DB" w:rsidRPr="005A41DB">
        <w:rPr>
          <w:rFonts w:ascii="Calibri" w:hAnsi="Calibri" w:cs="Calibri"/>
        </w:rPr>
        <w:t>(Kohlstedt and Mackwell 1998; Demouchy and Mackwell 2006)</w:t>
      </w:r>
      <w:r>
        <w:fldChar w:fldCharType="end"/>
      </w:r>
      <w:r w:rsidR="00932939">
        <w:t xml:space="preserve">. </w:t>
      </w:r>
    </w:p>
    <w:p w14:paraId="44C61FE8" w14:textId="77777777"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0326FE">
        <w:instrText xml:space="preserve"> ADDIN ZOTERO_ITEM CSL_CITATION {"citationID":"N9iPjw1Z","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5A41DB" w:rsidRPr="005A41DB">
        <w:rPr>
          <w:rFonts w:ascii="Calibri" w:hAnsi="Calibri" w:cs="Calibri"/>
        </w:rPr>
        <w:t>(A. C. 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CD7985">
        <w:t xml:space="preserve">As with the experimental hydration of SC1-7, </w:t>
      </w:r>
      <w:r w:rsidR="00535290">
        <w:t xml:space="preserve">if </w:t>
      </w:r>
      <w:r w:rsidR="00CD7985">
        <w:t>the actual temperature was somewhat higher than the measured temperat</w:t>
      </w:r>
      <w:r w:rsidR="00535290">
        <w:t>ure of 800°C, perhaps 850°C, it would still</w:t>
      </w:r>
      <w:r w:rsidR="00CD7985">
        <w:t xml:space="preserve"> not </w:t>
      </w:r>
      <w:r w:rsidR="00535290">
        <w:t xml:space="preserve">be </w:t>
      </w:r>
      <w:r w:rsidR="00CD7985">
        <w:t>so high that significant proton-vacancy mechanism di</w:t>
      </w:r>
      <w:r w:rsidR="00F8518C">
        <w:t>ffusion would be expected</w:t>
      </w:r>
      <w:r w:rsidR="00CD7985">
        <w:t>.</w:t>
      </w:r>
      <w:r w:rsidR="000E6BE1">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2" w:name="_Ref477285918"/>
      <w:r>
        <w:t xml:space="preserve">Figure </w:t>
      </w:r>
      <w:fldSimple w:instr=" SEQ Figure \* ARABIC ">
        <w:r w:rsidR="00215C52">
          <w:rPr>
            <w:noProof/>
          </w:rPr>
          <w:t>1</w:t>
        </w:r>
      </w:fldSimple>
      <w:bookmarkEnd w:id="2"/>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77777777" w:rsidR="00A40F70" w:rsidRDefault="00614103" w:rsidP="00A40F70">
      <w:pPr>
        <w:rPr>
          <w:rFonts w:ascii="Calibri" w:hAnsi="Calibri" w:cs="Calibri"/>
        </w:rPr>
      </w:pPr>
      <w:r>
        <w:t xml:space="preserve">Olivine samples Kiki (untreated) and </w:t>
      </w:r>
      <w:r w:rsidR="0035738C">
        <w:t xml:space="preserve">SC1-2 </w:t>
      </w:r>
      <w:r>
        <w:t xml:space="preserve">(partially hydrated according to procedure described above)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57587F3"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A set of</w:t>
      </w:r>
      <w:r w:rsidR="00D25A33">
        <w:t xml:space="preserve"> </w:t>
      </w:r>
      <w:r w:rsidR="00F20FE9">
        <w:t>3 quadratic baselines were drawn based on the curve of the spectrum of the untreated and/or the dehydrated sample</w:t>
      </w:r>
      <w:r w:rsidR="000942A9">
        <w:t>, with typical wavenumber ranges of 3200-3700 cm</w:t>
      </w:r>
      <w:r w:rsidR="000942A9" w:rsidRPr="000942A9">
        <w:rPr>
          <w:vertAlign w:val="superscript"/>
        </w:rPr>
        <w:t>-1</w:t>
      </w:r>
      <w:r w:rsidR="00D25A33">
        <w:t xml:space="preserve">. </w:t>
      </w:r>
    </w:p>
    <w:p w14:paraId="5D9029F2" w14:textId="77777777" w:rsidR="002F2ACF" w:rsidRDefault="001B2D3A" w:rsidP="00A40F70">
      <w:r>
        <w:t xml:space="preserve">A series of </w:t>
      </w:r>
      <w:r w:rsidR="00571DB2">
        <w:t xml:space="preserve">Gaussian curves was fit to each spectrum at wavenumbers </w:t>
      </w:r>
      <w:r w:rsidR="00FD0D7E">
        <w:t>…</w:t>
      </w:r>
    </w:p>
    <w:p w14:paraId="7EA60BBE" w14:textId="77777777" w:rsidR="002F2ACF" w:rsidRDefault="002F2ACF" w:rsidP="00A40F70"/>
    <w:p w14:paraId="431D6844" w14:textId="77777777" w:rsidR="000423AF" w:rsidRPr="0013410E" w:rsidRDefault="004450FE" w:rsidP="00A40F70">
      <w:r>
        <w:t xml:space="preserve"> </w:t>
      </w:r>
      <w:r w:rsidR="00DD26B1">
        <w:t xml:space="preserve">Each profile i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B0765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477,"uris":["http://zotero.org/users/3117169/items/BDQWBZRD"],"uri":["http://zotero.org/users/3117169/items/BDQWBZRD"],"itemData":{"id":477,"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648,"uris":["http://zotero.org/users/3117169/items/HZJ8PGQN"],"uri":["http://zotero.org/users/3117169/items/HZJ8PGQN"],"itemData":{"id":648,"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B0765E" w:rsidRPr="00B0765E">
        <w:rPr>
          <w:rFonts w:ascii="Calibri" w:hAnsi="Calibri" w:cs="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B0765E">
        <w:instrText xml:space="preserve"> ADDIN ZOTERO_ITEM CSL_CITATION {"citationID":"X0tlVge7","properties":{"formattedCitation":"(E. Ferriss 2015)","plainCitation":"(E. Ferriss 2015)"},"citationItems":[{"id":756,"uris":["http://zotero.org/users/3117169/items/NBRIHGJ9"],"uri":["http://zotero.org/users/3117169/items/NBRIHGJ9"],"itemData":{"id":756,"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B0765E" w:rsidRPr="00B0765E">
        <w:rPr>
          <w:rFonts w:ascii="Calibri" w:hAnsi="Calibri" w:cs="Calibri"/>
        </w:rPr>
        <w:t>(E. Ferriss 2015)</w:t>
      </w:r>
      <w:r w:rsidR="00B0765E">
        <w:fldChar w:fldCharType="end"/>
      </w:r>
      <w:r w:rsidR="00B0765E">
        <w:t>.</w:t>
      </w:r>
      <w:r w:rsidR="006C4753">
        <w:t xml:space="preserve"> </w:t>
      </w:r>
      <w:r w:rsidR="006135C8">
        <w:t>All FTIR spectra</w:t>
      </w:r>
      <w:r w:rsidR="002F2ACF">
        <w:t>, baselines,</w:t>
      </w:r>
      <w:r w:rsidR="00637722">
        <w:t xml:space="preserve"> peak-fitting information,</w:t>
      </w:r>
      <w:r w:rsidR="002F2ACF">
        <w:t xml:space="preserve">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5A35D670" w14:textId="77777777" w:rsidR="003E3B57" w:rsidRDefault="003E3B57" w:rsidP="003E3B57">
      <w:pPr>
        <w:pStyle w:val="Heading1"/>
      </w:pPr>
      <w:r>
        <w:lastRenderedPageBreak/>
        <w:t>Results</w:t>
      </w:r>
    </w:p>
    <w:p w14:paraId="5E706971" w14:textId="77777777" w:rsidR="003E3B57" w:rsidRDefault="003E3B57" w:rsidP="003E3B57">
      <w:pPr>
        <w:pStyle w:val="Heading2"/>
      </w:pPr>
      <w:r>
        <w:t>Characterization of the starting material</w:t>
      </w:r>
    </w:p>
    <w:p w14:paraId="1989FD54" w14:textId="77777777"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346067">
        <w:instrText xml:space="preserve"> ADDIN ZOTERO_ITEM CSL_CITATION {"citationID":"UjVQf3OP","properties":{"formattedCitation":"(Ruprecht and Plank 2013; Ferguson et al. 2016)","plainCitation":"(Ruprecht and Plank 2013; Ferguson et al. 2016)"},"citationItems":[{"id":1512,"uris":["http://zotero.org/users/3117169/items/IXHFNBQT"],"uri":["http://zotero.org/users/3117169/items/IXHFNBQT"],"itemData":{"id":1512,"type":"article-journal","title":"Feeding andesitic eruptions with a high-speed connection from the mantle","container-title":"Nature","page":"68-72","volume":"500","issue":"7460","ISSN":"0028-0836","journalAbbreviation":"Nature","author":[{"family":"Ruprecht","given":"Philipp"},{"family":"Plank","given":"Terry"}],"issued":{"date-parts":[["2013",8,1]]}}},{"id":1508,"uris":["http://zotero.org/users/3117169/items/4WSSTZKG"],"uri":["http://zotero.org/users/3117169/items/4WSSTZKG"],"itemData":{"id":1508,"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5A41DB" w:rsidRPr="005A41DB">
        <w:rPr>
          <w:rFonts w:ascii="Calibri" w:hAnsi="Calibri" w:cs="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5DC83ADB" w14:textId="77777777" w:rsidR="00615D54" w:rsidRDefault="00615D54" w:rsidP="00080FD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215C52">
        <w:t xml:space="preserve">Figure </w:t>
      </w:r>
      <w:r w:rsidR="00215C52">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52422E" w:rsidRPr="0052422E">
        <w:rPr>
          <w:b/>
        </w:rPr>
        <w:instrText xml:space="preserve"> ADDIN ZOTERO_ITEM CSL_CITATION {"citationID":"J5Q0ruSv","properties":{"formattedCitation":"(Peslier and Luhr 2006; Kurosawa, Yurimoto, and Sueno 1997)","plainCitation":"(Peslier and Luhr 2006; Kurosawa, Yurimoto, and Sueno 1997)"},"citationItems":[{"id":637,"uris":["http://zotero.org/users/3117169/items/HKJ9PURB"],"uri":["http://zotero.org/users/3117169/items/HKJ9PURB"],"itemData":{"id":637,"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848,"uris":["http://zotero.org/users/3117169/items/S2NK9F3I"],"uri":["http://zotero.org/users/3117169/items/S2NK9F3I"],"itemData":{"id":848,"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52422E" w:rsidRPr="0052422E">
        <w:rPr>
          <w:rFonts w:ascii="Calibri" w:hAnsi="Calibri" w:cs="Calibri"/>
          <w:b/>
        </w:rPr>
        <w:t>(Peslier and Luhr 2006; Kurosawa, Yurimoto, and Sueno 1997)</w:t>
      </w:r>
      <w:r w:rsidR="0052422E" w:rsidRPr="0052422E">
        <w:rPr>
          <w:b/>
        </w:rPr>
        <w:fldChar w:fldCharType="end"/>
      </w:r>
      <w:r w:rsidR="00893785">
        <w:rPr>
          <w:b/>
        </w:rPr>
        <w:t xml:space="preserve"> ?? Who measured things, and what did they find?</w:t>
      </w:r>
    </w:p>
    <w:p w14:paraId="6586DE5D" w14:textId="77777777" w:rsidR="003E3B57" w:rsidRPr="003E3B57" w:rsidRDefault="003E3B57" w:rsidP="003E3B57"/>
    <w:p w14:paraId="020D8AD4" w14:textId="77777777" w:rsidR="003B3D0B" w:rsidRDefault="003B3D0B" w:rsidP="003B3D0B">
      <w:pPr>
        <w:pStyle w:val="Heading2"/>
      </w:pPr>
      <w:r>
        <w:rPr>
          <w:noProof/>
        </w:rPr>
        <w:drawing>
          <wp:inline distT="0" distB="0" distL="0" distR="0" wp14:anchorId="65F7560E" wp14:editId="5CAD514B">
            <wp:extent cx="5264150" cy="3213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polarized_FTIR.jpg"/>
                    <pic:cNvPicPr/>
                  </pic:nvPicPr>
                  <pic:blipFill rotWithShape="1">
                    <a:blip r:embed="rId9">
                      <a:extLst>
                        <a:ext uri="{28A0092B-C50C-407E-A947-70E740481C1C}">
                          <a14:useLocalDpi xmlns:a14="http://schemas.microsoft.com/office/drawing/2010/main" val="0"/>
                        </a:ext>
                      </a:extLst>
                    </a:blip>
                    <a:srcRect l="2243" t="12153" r="9189"/>
                    <a:stretch/>
                  </pic:blipFill>
                  <pic:spPr bwMode="auto">
                    <a:xfrm>
                      <a:off x="0" y="0"/>
                      <a:ext cx="5264150" cy="3213100"/>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3" w:name="_Ref477259778"/>
      <w:r>
        <w:t xml:space="preserve">Figure </w:t>
      </w:r>
      <w:fldSimple w:instr=" SEQ Figure \* ARABIC ">
        <w:r w:rsidR="00215C52">
          <w:rPr>
            <w:noProof/>
          </w:rPr>
          <w:t>2</w:t>
        </w:r>
      </w:fldSimple>
      <w:bookmarkEnd w:id="3"/>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F52455">
        <w:t xml:space="preserve">The areas for all three baselines were averaged and used to produce the reported error on each area. </w:t>
      </w:r>
    </w:p>
    <w:p w14:paraId="240277D0" w14:textId="77777777" w:rsidR="009C22DE" w:rsidRDefault="009C22DE" w:rsidP="009C22DE"/>
    <w:p w14:paraId="0DBB3A56" w14:textId="77777777" w:rsidR="003B3D0B" w:rsidRPr="003B3D0B" w:rsidRDefault="009C22DE" w:rsidP="003B3D0B">
      <w:r>
        <w:br w:type="column"/>
      </w:r>
    </w:p>
    <w:p w14:paraId="62B9AB90" w14:textId="77777777" w:rsidR="00D018C6" w:rsidRDefault="00D018C6" w:rsidP="00D018C6">
      <w:pPr>
        <w:pStyle w:val="Caption"/>
      </w:pPr>
      <w:bookmarkStart w:id="4" w:name="_Ref477258465"/>
      <w:r>
        <w:t xml:space="preserve">Table </w:t>
      </w:r>
      <w:fldSimple w:instr=" SEQ Table \* ARABIC ">
        <w:r w:rsidR="00215C52">
          <w:rPr>
            <w:noProof/>
          </w:rPr>
          <w:t>1</w:t>
        </w:r>
      </w:fldSimple>
      <w:bookmarkEnd w:id="4"/>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215C52">
        <w:t xml:space="preserve">Figure </w:t>
      </w:r>
      <w:r w:rsidR="00215C52">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215C52">
        <w:t xml:space="preserve">Figure </w:t>
      </w:r>
      <w:r w:rsidR="00215C52">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77777777" w:rsidR="002F7B54" w:rsidRDefault="002F7B54" w:rsidP="002F7B54">
            <w:pPr>
              <w:ind w:firstLine="0"/>
            </w:pPr>
            <w:r w:rsidRPr="00014D59">
              <w:t>63+/-12</w:t>
            </w:r>
            <w:r>
              <w:t xml:space="preserve"> </w:t>
            </w:r>
          </w:p>
          <w:p w14:paraId="3A1C27F4" w14:textId="77777777" w:rsidR="002F7B54" w:rsidRDefault="002F7B54" w:rsidP="002F7B54">
            <w:pPr>
              <w:ind w:firstLine="0"/>
            </w:pPr>
            <w:r>
              <w:t xml:space="preserve">25+/-2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2F7B54" w14:paraId="3D26D041" w14:textId="77777777" w:rsidTr="009A75FF">
        <w:tc>
          <w:tcPr>
            <w:tcW w:w="3095" w:type="dxa"/>
          </w:tcPr>
          <w:p w14:paraId="5456B420" w14:textId="77777777" w:rsidR="002F7B54" w:rsidRDefault="002F7B54" w:rsidP="002F7B54">
            <w:pPr>
              <w:ind w:firstLine="0"/>
            </w:pPr>
            <w:r>
              <w:t>Average water (ppm H2O) after piston cylinder experiment</w:t>
            </w:r>
          </w:p>
        </w:tc>
        <w:tc>
          <w:tcPr>
            <w:tcW w:w="2480" w:type="dxa"/>
          </w:tcPr>
          <w:p w14:paraId="1D491169" w14:textId="77777777" w:rsidR="002F7B54" w:rsidRPr="003E2198" w:rsidRDefault="002F7B54" w:rsidP="002F7B54">
            <w:pPr>
              <w:ind w:firstLine="0"/>
            </w:pPr>
            <w:r>
              <w:t>Not treated with pressure</w:t>
            </w:r>
          </w:p>
        </w:tc>
        <w:tc>
          <w:tcPr>
            <w:tcW w:w="1260" w:type="dxa"/>
          </w:tcPr>
          <w:p w14:paraId="172D9E32" w14:textId="77777777" w:rsidR="002F7B54" w:rsidRDefault="002F7B54" w:rsidP="002F7B54">
            <w:pPr>
              <w:ind w:firstLine="0"/>
            </w:pPr>
            <w:r>
              <w:t xml:space="preserve">42+/-13 </w:t>
            </w:r>
          </w:p>
          <w:p w14:paraId="4C1AAEB8" w14:textId="77777777" w:rsidR="002F7B54" w:rsidRDefault="002F7B54" w:rsidP="009A75FF">
            <w:pPr>
              <w:ind w:firstLine="0"/>
            </w:pPr>
            <w:r>
              <w:t xml:space="preserve">17+/-5 </w:t>
            </w:r>
          </w:p>
        </w:tc>
        <w:tc>
          <w:tcPr>
            <w:tcW w:w="2515" w:type="dxa"/>
          </w:tcPr>
          <w:p w14:paraId="36AD986B" w14:textId="77777777" w:rsidR="002F7B54" w:rsidRDefault="002F7B54" w:rsidP="002F7B54">
            <w:pPr>
              <w:ind w:firstLine="0"/>
            </w:pPr>
            <w:r>
              <w:t>partially hydrated SC1-7</w:t>
            </w:r>
          </w:p>
          <w:p w14:paraId="3CBD16F7" w14:textId="77777777" w:rsidR="002F7B54" w:rsidRDefault="002F7B54" w:rsidP="002F7B54">
            <w:pPr>
              <w:ind w:firstLine="0"/>
            </w:pPr>
            <w:r>
              <w:t>partially hydrated SC1-2</w:t>
            </w:r>
          </w:p>
        </w:tc>
      </w:tr>
      <w:tr w:rsidR="002F7B54" w14:paraId="1E7EFC4C" w14:textId="77777777" w:rsidTr="009A75FF">
        <w:tc>
          <w:tcPr>
            <w:tcW w:w="3095" w:type="dxa"/>
          </w:tcPr>
          <w:p w14:paraId="1510353E" w14:textId="77777777" w:rsidR="002F7B54" w:rsidRDefault="002F7B54" w:rsidP="002F7B54">
            <w:pPr>
              <w:ind w:firstLine="0"/>
            </w:pPr>
          </w:p>
        </w:tc>
        <w:tc>
          <w:tcPr>
            <w:tcW w:w="2480" w:type="dxa"/>
          </w:tcPr>
          <w:p w14:paraId="29D74705" w14:textId="77777777" w:rsidR="002F7B54" w:rsidRDefault="002F7B54" w:rsidP="002F7B54">
            <w:pPr>
              <w:ind w:firstLine="0"/>
            </w:pPr>
          </w:p>
        </w:tc>
        <w:tc>
          <w:tcPr>
            <w:tcW w:w="1260" w:type="dxa"/>
          </w:tcPr>
          <w:p w14:paraId="42CC46D6" w14:textId="77777777" w:rsidR="002F7B54" w:rsidRDefault="002F7B54" w:rsidP="002F7B54">
            <w:pPr>
              <w:ind w:firstLine="0"/>
            </w:pPr>
          </w:p>
        </w:tc>
        <w:tc>
          <w:tcPr>
            <w:tcW w:w="2515" w:type="dxa"/>
          </w:tcPr>
          <w:p w14:paraId="31C6462D" w14:textId="77777777" w:rsidR="002F7B54" w:rsidRDefault="002F7B54" w:rsidP="002F7B54">
            <w:pPr>
              <w:ind w:firstLine="0"/>
            </w:pPr>
          </w:p>
        </w:tc>
      </w:tr>
    </w:tbl>
    <w:p w14:paraId="08A1C22F" w14:textId="77777777" w:rsidR="00A6289D" w:rsidRDefault="004A757A" w:rsidP="00A6289D">
      <w:pPr>
        <w:pStyle w:val="Heading2"/>
      </w:pPr>
      <w:r>
        <w:t>Hydration</w:t>
      </w:r>
    </w:p>
    <w:p w14:paraId="40A33EFE" w14:textId="08C6C50B" w:rsidR="00EF5E67" w:rsidRPr="00681178" w:rsidRDefault="00E945B5" w:rsidP="00681178">
      <w:r>
        <w:t>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215C52">
        <w:t xml:space="preserve">Figure </w:t>
      </w:r>
      <w:r w:rsidR="00215C52">
        <w:rPr>
          <w:noProof/>
        </w:rPr>
        <w:t>3</w:t>
      </w:r>
      <w:r w:rsidR="00F87A38">
        <w:fldChar w:fldCharType="end"/>
      </w:r>
      <w:r w:rsidR="00416202">
        <w:t>A</w:t>
      </w:r>
      <w:r w:rsidR="00F87A38">
        <w:t>)</w:t>
      </w:r>
      <w:r w:rsidR="00B60327">
        <w:t xml:space="preserve">. </w:t>
      </w:r>
      <w:r>
        <w:t xml:space="preserve">To quantify the amount of water </w:t>
      </w:r>
      <w:r w:rsidR="00164092">
        <w:t>incorporated and construct</w:t>
      </w:r>
      <w:r>
        <w:t xml:space="preserve"> 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063976">
        <w:t xml:space="preserve">Figure </w:t>
      </w:r>
      <w:r w:rsidR="0006397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063976">
        <w:t xml:space="preserve">Figure </w:t>
      </w:r>
      <w:r w:rsidR="00063976">
        <w:rPr>
          <w:noProof/>
        </w:rPr>
        <w:t>2</w:t>
      </w:r>
      <w:r w:rsidR="00063976">
        <w:fldChar w:fldCharType="end"/>
      </w:r>
      <w:r>
        <w:t>, and the area under each curve was determined</w:t>
      </w:r>
      <w:r w:rsidR="00DF061F">
        <w:t xml:space="preserve">. </w:t>
      </w:r>
      <w:r w:rsidR="00503DA5">
        <w:t>The hydrogen in SC1-2 was homogeneous, with O-H stretching areas of 15</w:t>
      </w:r>
      <w:r w:rsidR="00503DA5">
        <w:rPr>
          <w:rFonts w:cstheme="minorHAnsi"/>
        </w:rPr>
        <w:t>±</w:t>
      </w:r>
      <w:r w:rsidR="00503DA5">
        <w:t>1 cm</w:t>
      </w:r>
      <w:r w:rsidR="00503DA5" w:rsidRPr="00503DA5">
        <w:rPr>
          <w:vertAlign w:val="superscript"/>
        </w:rPr>
        <w:t>-2</w:t>
      </w:r>
      <w:r w:rsidR="00503DA5">
        <w:t>, a 6% variation, while SC1-7 showed significant zonation, with O-H stretching areas of 63</w:t>
      </w:r>
      <w:r w:rsidR="00503DA5">
        <w:rPr>
          <w:rFonts w:cstheme="minorHAnsi"/>
        </w:rPr>
        <w:t>±12 cm</w:t>
      </w:r>
      <w:r w:rsidR="00503DA5" w:rsidRPr="00503DA5">
        <w:rPr>
          <w:rFonts w:cstheme="minorHAnsi"/>
          <w:vertAlign w:val="superscript"/>
        </w:rPr>
        <w:noBreakHyphen/>
        <w:t>2</w:t>
      </w:r>
      <w:r w:rsidR="00503DA5">
        <w:rPr>
          <w:rFonts w:cstheme="minorHAnsi"/>
        </w:rPr>
        <w:t>, a 19% variation.</w:t>
      </w:r>
      <w:r w:rsidR="00164092">
        <w:rPr>
          <w:rFonts w:cstheme="minorHAnsi"/>
        </w:rPr>
        <w:t xml:space="preserve"> T</w:t>
      </w:r>
      <w:r w:rsidR="002F312F">
        <w:rPr>
          <w:rFonts w:cstheme="minorHAnsi"/>
        </w:rPr>
        <w:t>he hydrogen</w:t>
      </w:r>
      <w:r w:rsidR="00C264E6">
        <w:rPr>
          <w:rFonts w:cstheme="minorHAnsi"/>
        </w:rPr>
        <w:t xml:space="preserve"> concentrations are estimated to be 10±3 ppm H</w:t>
      </w:r>
      <w:r w:rsidR="00C264E6" w:rsidRPr="00C264E6">
        <w:rPr>
          <w:rFonts w:cstheme="minorHAnsi"/>
          <w:vertAlign w:val="subscript"/>
        </w:rPr>
        <w:t>2</w:t>
      </w:r>
      <w:r w:rsidR="00C264E6">
        <w:rPr>
          <w:rFonts w:cstheme="minorHAnsi"/>
        </w:rPr>
        <w:t>O in SC1-2 and 42±13 ppm H</w:t>
      </w:r>
      <w:r w:rsidR="00C264E6" w:rsidRPr="00C264E6">
        <w:rPr>
          <w:rFonts w:cstheme="minorHAnsi"/>
          <w:vertAlign w:val="subscript"/>
        </w:rPr>
        <w:t>2</w:t>
      </w:r>
      <w:r w:rsidR="00C264E6">
        <w:rPr>
          <w:rFonts w:cstheme="minorHAnsi"/>
        </w:rPr>
        <w:t>O in SC1-7</w:t>
      </w:r>
      <w:r w:rsidR="00F94254">
        <w:rPr>
          <w:rFonts w:cstheme="minorHAnsi"/>
        </w:rPr>
        <w:t xml:space="preserve"> after the hydration experiments</w:t>
      </w:r>
      <w:r w:rsidR="00164092">
        <w:rPr>
          <w:rFonts w:cstheme="minorHAnsi"/>
        </w:rPr>
        <w:t xml:space="preserve"> based on the initial </w:t>
      </w:r>
      <w:r w:rsidR="00FF18A8">
        <w:rPr>
          <w:rFonts w:cstheme="minorHAnsi"/>
        </w:rPr>
        <w:t xml:space="preserve">water concentration estimate </w:t>
      </w:r>
      <w:r w:rsidR="00164092">
        <w:rPr>
          <w:rFonts w:cstheme="minorHAnsi"/>
        </w:rPr>
        <w:t>and the ratio of final to initial areas</w:t>
      </w:r>
      <w:r w:rsidR="0076309C">
        <w:rPr>
          <w:rFonts w:cstheme="minorHAnsi"/>
        </w:rPr>
        <w:t xml:space="preserve"> (</w:t>
      </w:r>
      <w:r w:rsidR="0076309C">
        <w:rPr>
          <w:rFonts w:cstheme="minorHAnsi"/>
        </w:rPr>
        <w:fldChar w:fldCharType="begin"/>
      </w:r>
      <w:r w:rsidR="0076309C">
        <w:rPr>
          <w:rFonts w:cstheme="minorHAnsi"/>
        </w:rPr>
        <w:instrText xml:space="preserve"> REF _Ref477258465 \h </w:instrText>
      </w:r>
      <w:r w:rsidR="0076309C">
        <w:rPr>
          <w:rFonts w:cstheme="minorHAnsi"/>
        </w:rPr>
      </w:r>
      <w:r w:rsidR="0076309C">
        <w:rPr>
          <w:rFonts w:cstheme="minorHAnsi"/>
        </w:rPr>
        <w:fldChar w:fldCharType="separate"/>
      </w:r>
      <w:r w:rsidR="00215C52">
        <w:t xml:space="preserve">Table </w:t>
      </w:r>
      <w:r w:rsidR="00215C52">
        <w:rPr>
          <w:noProof/>
        </w:rPr>
        <w:t>1</w:t>
      </w:r>
      <w:r w:rsidR="0076309C">
        <w:rPr>
          <w:rFonts w:cstheme="minorHAnsi"/>
        </w:rPr>
        <w:fldChar w:fldCharType="end"/>
      </w:r>
      <w:r w:rsidR="0076309C">
        <w:rPr>
          <w:rFonts w:cstheme="minorHAnsi"/>
        </w:rPr>
        <w:t>)</w:t>
      </w:r>
      <w:r w:rsidR="00164092">
        <w:rPr>
          <w:rFonts w:cstheme="minorHAnsi"/>
        </w:rPr>
        <w:t>.</w:t>
      </w:r>
    </w:p>
    <w:p w14:paraId="51B47FC6" w14:textId="7D8912B4" w:rsidR="00C13F36" w:rsidRDefault="00C13F36" w:rsidP="00EB2F68">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Pr>
          <w:rFonts w:cstheme="minorHAnsi"/>
        </w:rPr>
        <w:instrText xml:space="preserve"> ADDIN ZOTERO_ITEM CSL_CITATION {"citationID":"4SAI99Vr","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Pr="00C13F36">
        <w:rPr>
          <w:rFonts w:ascii="Calibri" w:hAnsi="Calibri" w:cs="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88552D">
        <w:rPr>
          <w:rFonts w:cstheme="minorHAnsi"/>
        </w:rPr>
        <w:t>The exact diffusivity depe</w:t>
      </w:r>
      <w:r w:rsidR="00001943">
        <w:rPr>
          <w:rFonts w:cstheme="minorHAnsi"/>
        </w:rPr>
        <w:t xml:space="preserve">nds strongly on baseline choice but </w:t>
      </w:r>
      <w:r w:rsidR="00831C4F">
        <w:rPr>
          <w:rFonts w:cstheme="minorHAnsi"/>
        </w:rPr>
        <w:t xml:space="preserve">is </w:t>
      </w:r>
      <w:r w:rsidR="00271A64">
        <w:rPr>
          <w:rFonts w:cstheme="minorHAnsi"/>
        </w:rPr>
        <w:t>somewhat</w:t>
      </w:r>
      <w:r w:rsidR="00831C4F">
        <w:rPr>
          <w:rFonts w:cstheme="minorHAnsi"/>
        </w:rPr>
        <w:t xml:space="preserve"> higher than is expected from previous work. </w:t>
      </w:r>
    </w:p>
    <w:p w14:paraId="14969F2E" w14:textId="77777777" w:rsidR="00B75BC8" w:rsidRDefault="00631D9F" w:rsidP="00E123C0">
      <w:pPr>
        <w:keepNext/>
        <w:ind w:firstLine="0"/>
      </w:pPr>
      <w:r>
        <w:rPr>
          <w:noProof/>
        </w:rPr>
        <w:lastRenderedPageBreak/>
        <w:drawing>
          <wp:inline distT="0" distB="0" distL="0" distR="0" wp14:anchorId="00148DE8" wp14:editId="2F94A0B9">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77777777" w:rsidR="00A6289D" w:rsidRDefault="00E123C0" w:rsidP="00E123C0">
      <w:pPr>
        <w:pStyle w:val="Caption"/>
      </w:pPr>
      <w:bookmarkStart w:id="5" w:name="_Ref477446399"/>
      <w:r>
        <w:t xml:space="preserve">Figure </w:t>
      </w:r>
      <w:fldSimple w:instr=" SEQ Figure \* ARABIC ">
        <w:r w:rsidR="00215C52">
          <w:rPr>
            <w:noProof/>
          </w:rPr>
          <w:t>3</w:t>
        </w:r>
      </w:fldSimple>
      <w:bookmarkEnd w:id="5"/>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0973A8">
        <w:t>E</w:t>
      </w:r>
      <w:r w:rsidR="00885D5E">
        <w:t>xample</w:t>
      </w:r>
      <w:r w:rsidR="000973A8">
        <w:t xml:space="preserve">s </w:t>
      </w:r>
      <w:r w:rsidR="00F30C43">
        <w:t>are also provided of the</w:t>
      </w:r>
      <w:r w:rsidR="00885D5E">
        <w:t xml:space="preserve"> </w:t>
      </w:r>
      <w:r w:rsidR="000973A8">
        <w:t>shape</w:t>
      </w:r>
      <w:r w:rsidR="00F30C43">
        <w:t>s</w:t>
      </w:r>
      <w:r w:rsidR="000973A8">
        <w:t xml:space="preserve"> of the quadratic </w:t>
      </w:r>
      <w:r w:rsidR="00885D5E">
        <w:t>baselines used to calc</w:t>
      </w:r>
      <w:r w:rsidR="0023446E">
        <w:t>ulate the areas under each curve for spectra measured on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5B7E8E8B" w14:textId="77777777" w:rsidR="00C704FC" w:rsidRDefault="00C704FC" w:rsidP="00C704FC"/>
    <w:p w14:paraId="212F5592" w14:textId="77777777" w:rsidR="0091550E" w:rsidRDefault="00215C52" w:rsidP="0091550E">
      <w:pPr>
        <w:keepNext/>
        <w:ind w:firstLine="0"/>
      </w:pPr>
      <w:r>
        <w:rPr>
          <w:noProof/>
        </w:rPr>
        <w:lastRenderedPageBreak/>
        <w:drawing>
          <wp:inline distT="0" distB="0" distL="0" distR="0" wp14:anchorId="73E6AFD3" wp14:editId="73F4183A">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FF28B2C" w14:textId="77777777" w:rsidR="00AB4159" w:rsidRPr="00C704FC" w:rsidRDefault="0091550E" w:rsidP="00AB4159">
      <w:pPr>
        <w:pStyle w:val="Caption"/>
      </w:pPr>
      <w:r>
        <w:t xml:space="preserve">Figure </w:t>
      </w:r>
      <w:r w:rsidR="00581EB0">
        <w:fldChar w:fldCharType="begin"/>
      </w:r>
      <w:r w:rsidR="00581EB0">
        <w:instrText xml:space="preserve"> SEQ Figure \* ARABIC </w:instrText>
      </w:r>
      <w:r w:rsidR="00581EB0">
        <w:fldChar w:fldCharType="separate"/>
      </w:r>
      <w:r w:rsidR="00215C52">
        <w:rPr>
          <w:noProof/>
        </w:rPr>
        <w:t>4</w:t>
      </w:r>
      <w:r w:rsidR="00581EB0">
        <w:rPr>
          <w:noProof/>
        </w:rPr>
        <w:fldChar w:fldCharType="end"/>
      </w:r>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t>.</w:t>
      </w:r>
      <w:r w:rsidR="00AA6A33">
        <w:t xml:space="preserve"> Hydrogen concentrations</w:t>
      </w:r>
      <w:r w:rsidR="00FC166E">
        <w:t xml:space="preserve"> are estimated from FTIR spectra based using the areas under the baselines shown in </w:t>
      </w:r>
      <w:r w:rsidR="00FC166E">
        <w:fldChar w:fldCharType="begin"/>
      </w:r>
      <w:r w:rsidR="00FC166E">
        <w:instrText xml:space="preserve"> REF _Ref477446399 \h </w:instrText>
      </w:r>
      <w:r w:rsidR="00FC166E">
        <w:fldChar w:fldCharType="separate"/>
      </w:r>
      <w:r w:rsidR="00215C52">
        <w:t xml:space="preserve">Figure </w:t>
      </w:r>
      <w:r w:rsidR="00215C52">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215C52">
        <w:t xml:space="preserve">Table </w:t>
      </w:r>
      <w:r w:rsidR="00215C52">
        <w:rPr>
          <w:noProof/>
        </w:rPr>
        <w:t>1</w:t>
      </w:r>
      <w:r w:rsidR="00AB4159">
        <w:fldChar w:fldCharType="end"/>
      </w:r>
      <w:r w:rsidR="00AB4159">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77777777" w:rsidR="003117B9" w:rsidRDefault="003117B9" w:rsidP="003117B9">
      <w:pPr>
        <w:pStyle w:val="Bibliography"/>
      </w:pPr>
    </w:p>
    <w:p w14:paraId="20A17D1B" w14:textId="77777777" w:rsidR="003117B9" w:rsidRDefault="003117B9" w:rsidP="003117B9">
      <w:pPr>
        <w:pStyle w:val="Heading1"/>
      </w:pPr>
      <w:r>
        <w:br w:type="column"/>
      </w:r>
      <w:r>
        <w:lastRenderedPageBreak/>
        <w:t>Bibliography</w:t>
      </w:r>
    </w:p>
    <w:p w14:paraId="6E49382B" w14:textId="77777777" w:rsidR="003117B9" w:rsidRPr="003117B9" w:rsidRDefault="003117B9" w:rsidP="003117B9">
      <w:pPr>
        <w:pStyle w:val="Bibliography"/>
        <w:rPr>
          <w:rFonts w:ascii="Calibri" w:hAnsi="Calibri" w:cs="Times New Roman"/>
          <w:szCs w:val="24"/>
        </w:rPr>
      </w:pPr>
      <w:r>
        <w:fldChar w:fldCharType="begin"/>
      </w:r>
      <w:r>
        <w:instrText xml:space="preserve"> ADDIN ZOTERO_BIBL {"custom":[]} CSL_BIBLIOGRAPHY </w:instrText>
      </w:r>
      <w:r>
        <w:fldChar w:fldCharType="separate"/>
      </w:r>
      <w:r w:rsidRPr="003117B9">
        <w:rPr>
          <w:rFonts w:ascii="Calibri" w:hAnsi="Calibri" w:cs="Times New Roman"/>
          <w:szCs w:val="24"/>
        </w:rPr>
        <w:t xml:space="preserve">Bell, D. R., G. R. Rossman, J. Maldener, D. Endisch, and F. Rauch. 2003. “Hydroxide in Olivine: A Quantitative Determination of the Absolute Amount and Calibration of the IR Spectrum.” </w:t>
      </w:r>
      <w:r w:rsidRPr="003117B9">
        <w:rPr>
          <w:rFonts w:ascii="Calibri" w:hAnsi="Calibri" w:cs="Times New Roman"/>
          <w:i/>
          <w:iCs/>
          <w:szCs w:val="24"/>
        </w:rPr>
        <w:t>Journal of Geophysical Research-Solid Earth</w:t>
      </w:r>
      <w:r w:rsidRPr="003117B9">
        <w:rPr>
          <w:rFonts w:ascii="Calibri" w:hAnsi="Calibri" w:cs="Times New Roman"/>
          <w:szCs w:val="24"/>
        </w:rPr>
        <w:t xml:space="preserve"> 108 (B2). doi:10.1029/2001jb000679.</w:t>
      </w:r>
    </w:p>
    <w:p w14:paraId="09FCAEC7"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Demouchy, S., and S. Mackwell. 2006. “Mechanisms of Hydrogen Incorporation and Diffusion in Iron-Bearing Olivine.” </w:t>
      </w:r>
      <w:r w:rsidRPr="003117B9">
        <w:rPr>
          <w:rFonts w:ascii="Calibri" w:hAnsi="Calibri" w:cs="Times New Roman"/>
          <w:i/>
          <w:iCs/>
          <w:szCs w:val="24"/>
        </w:rPr>
        <w:t>Physics and Chemistry of Minerals</w:t>
      </w:r>
      <w:r w:rsidRPr="003117B9">
        <w:rPr>
          <w:rFonts w:ascii="Calibri" w:hAnsi="Calibri" w:cs="Times New Roman"/>
          <w:szCs w:val="24"/>
        </w:rPr>
        <w:t xml:space="preserve"> 33 (5): 347–55. doi:10.1007/s00269-006-0081-2.</w:t>
      </w:r>
    </w:p>
    <w:p w14:paraId="3DC9C42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guson, David J., Helge M. Gonnermann, Philipp Ruprecht, Terry Plank, Erik H. Hauri, Bruce F. Houghton, and Donald A. Swanson. 2016. “Magma Decompression Rates during Explosive Eruptions of Kīlauea Volcano, Hawaii, Recorded by Melt Embayments.” </w:t>
      </w:r>
      <w:r w:rsidRPr="003117B9">
        <w:rPr>
          <w:rFonts w:ascii="Calibri" w:hAnsi="Calibri" w:cs="Times New Roman"/>
          <w:i/>
          <w:iCs/>
          <w:szCs w:val="24"/>
        </w:rPr>
        <w:t>Bulletin of Volcanology</w:t>
      </w:r>
      <w:r w:rsidRPr="003117B9">
        <w:rPr>
          <w:rFonts w:ascii="Calibri" w:hAnsi="Calibri" w:cs="Times New Roman"/>
          <w:szCs w:val="24"/>
        </w:rPr>
        <w:t xml:space="preserve"> 78 (10): 71. doi:10.1007/s00445-016-1064-x.</w:t>
      </w:r>
    </w:p>
    <w:p w14:paraId="007737C2"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2015. </w:t>
      </w:r>
      <w:r w:rsidRPr="003117B9">
        <w:rPr>
          <w:rFonts w:ascii="Calibri" w:hAnsi="Calibri" w:cs="Times New Roman"/>
          <w:i/>
          <w:iCs/>
          <w:szCs w:val="24"/>
        </w:rPr>
        <w:t>Pynams: A Python Package for Interpreting FTIR Spectra of Nominally Anhydrous Minerals (NAMs)</w:t>
      </w:r>
      <w:r w:rsidRPr="003117B9">
        <w:rPr>
          <w:rFonts w:ascii="Calibri" w:hAnsi="Calibri" w:cs="Times New Roman"/>
          <w:szCs w:val="24"/>
        </w:rPr>
        <w:t xml:space="preserve"> (version v0.1.0). New York. https://github.com/EFerriss/pynams.</w:t>
      </w:r>
    </w:p>
    <w:p w14:paraId="78A2BF4D"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T. Plank, D. Walker, and M. Nettles. 2015. “The Whole-Block Approach to Measuring Hydrogen Diffusivity in Nominally Anhydrous Minerals.” </w:t>
      </w:r>
      <w:r w:rsidRPr="003117B9">
        <w:rPr>
          <w:rFonts w:ascii="Calibri" w:hAnsi="Calibri" w:cs="Times New Roman"/>
          <w:i/>
          <w:iCs/>
          <w:szCs w:val="24"/>
        </w:rPr>
        <w:t>American Mineralogist</w:t>
      </w:r>
      <w:r w:rsidRPr="003117B9">
        <w:rPr>
          <w:rFonts w:ascii="Calibri" w:hAnsi="Calibri" w:cs="Times New Roman"/>
          <w:szCs w:val="24"/>
        </w:rPr>
        <w:t xml:space="preserve"> 100 (4): 837–51.</w:t>
      </w:r>
    </w:p>
    <w:p w14:paraId="1691E52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lizabeth, Terry Plank, and David Walker. 2016. “Site-Specific Hydrogen Diffusion Rates during Clinopyroxene Dehydration.”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1 (6): 1–24. doi:10.1007/s00410-016-1262-8.</w:t>
      </w:r>
    </w:p>
    <w:p w14:paraId="76112265"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Jollands, Michael C., José Alberto Padrón-Navarta, Jörg Hermann, and Hugh St.C. O’Neill. 2016. “Hydrogen Diffusion in Ti-Doped Forsterite and the Preservation of Metastable Point Defects.” </w:t>
      </w:r>
      <w:r w:rsidRPr="003117B9">
        <w:rPr>
          <w:rFonts w:ascii="Calibri" w:hAnsi="Calibri" w:cs="Times New Roman"/>
          <w:i/>
          <w:iCs/>
          <w:szCs w:val="24"/>
        </w:rPr>
        <w:t>American Mineralogist</w:t>
      </w:r>
      <w:r w:rsidRPr="003117B9">
        <w:rPr>
          <w:rFonts w:ascii="Calibri" w:hAnsi="Calibri" w:cs="Times New Roman"/>
          <w:szCs w:val="24"/>
        </w:rPr>
        <w:t xml:space="preserve"> 101 (7): 1560–1570. doi:10.2138/am-2016-5568.</w:t>
      </w:r>
    </w:p>
    <w:p w14:paraId="0A6167FE"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ohlstedt, D. L., and S. J. Mackwell. 1998. “Diffusion of Hydrogen and Intrinsic Point Defects in Olivine.” </w:t>
      </w:r>
      <w:r w:rsidRPr="003117B9">
        <w:rPr>
          <w:rFonts w:ascii="Calibri" w:hAnsi="Calibri" w:cs="Times New Roman"/>
          <w:i/>
          <w:iCs/>
          <w:szCs w:val="24"/>
        </w:rPr>
        <w:t>Zeitschrift Fur Physikalische Chemie-International Journal of Research in Physical Chemistry &amp; Chemical Physics</w:t>
      </w:r>
      <w:r w:rsidRPr="003117B9">
        <w:rPr>
          <w:rFonts w:ascii="Calibri" w:hAnsi="Calibri" w:cs="Times New Roman"/>
          <w:szCs w:val="24"/>
        </w:rPr>
        <w:t xml:space="preserve"> 207: 147–62.</w:t>
      </w:r>
    </w:p>
    <w:p w14:paraId="55DF32F2"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urosawa, M., H. Yurimoto, and S. Sueno. 1997. “Patterns in the Hydrogen and Trace Element Compositions of Mantle Olivines.” </w:t>
      </w:r>
      <w:r w:rsidRPr="003117B9">
        <w:rPr>
          <w:rFonts w:ascii="Calibri" w:hAnsi="Calibri" w:cs="Times New Roman"/>
          <w:i/>
          <w:iCs/>
          <w:szCs w:val="24"/>
        </w:rPr>
        <w:t>Physics and Chemistry of Glasses</w:t>
      </w:r>
      <w:r w:rsidRPr="003117B9">
        <w:rPr>
          <w:rFonts w:ascii="Calibri" w:hAnsi="Calibri" w:cs="Times New Roman"/>
          <w:szCs w:val="24"/>
        </w:rPr>
        <w:t xml:space="preserve"> 24: 385–95.</w:t>
      </w:r>
    </w:p>
    <w:p w14:paraId="6EB2462D"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Libowitzky, E., and G. R. Rossman. 1996. “Principles of Quantitative Absorbance Measurements in Anisotropic Crystals.” </w:t>
      </w:r>
      <w:r w:rsidRPr="003117B9">
        <w:rPr>
          <w:rFonts w:ascii="Calibri" w:hAnsi="Calibri" w:cs="Times New Roman"/>
          <w:i/>
          <w:iCs/>
          <w:szCs w:val="24"/>
        </w:rPr>
        <w:t>Physics and Chemistry of Minerals</w:t>
      </w:r>
      <w:r w:rsidRPr="003117B9">
        <w:rPr>
          <w:rFonts w:ascii="Calibri" w:hAnsi="Calibri" w:cs="Times New Roman"/>
          <w:szCs w:val="24"/>
        </w:rPr>
        <w:t xml:space="preserve"> 23 (6): 319–27.</w:t>
      </w:r>
    </w:p>
    <w:p w14:paraId="483B2B80"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Mackwell, S. J., and D. L. Kohlstedt. 1990. “Diffusion of Hydrogen in Olivine - Implications for Water in the Mantle.” </w:t>
      </w:r>
      <w:r w:rsidRPr="003117B9">
        <w:rPr>
          <w:rFonts w:ascii="Calibri" w:hAnsi="Calibri" w:cs="Times New Roman"/>
          <w:i/>
          <w:iCs/>
          <w:szCs w:val="24"/>
        </w:rPr>
        <w:t>Journal of Geophysical Research-Solid Earth and Planets</w:t>
      </w:r>
      <w:r w:rsidRPr="003117B9">
        <w:rPr>
          <w:rFonts w:ascii="Calibri" w:hAnsi="Calibri" w:cs="Times New Roman"/>
          <w:szCs w:val="24"/>
        </w:rPr>
        <w:t xml:space="preserve"> 95 (B4): 5079–88. doi:10.1029/JB095iB04p05079.</w:t>
      </w:r>
    </w:p>
    <w:p w14:paraId="2100B0C8"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Peslier, A. H., and J. F. Luhr. 2006. “Hydrogen Loss from Olivines in Mantle Xenoliths from Simcoe (USA) and Mexico: Mafic Alkalic Magma Ascent Rates and Water Budget of the Sub-Continental Lithosphere.” </w:t>
      </w:r>
      <w:r w:rsidRPr="003117B9">
        <w:rPr>
          <w:rFonts w:ascii="Calibri" w:hAnsi="Calibri" w:cs="Times New Roman"/>
          <w:i/>
          <w:iCs/>
          <w:szCs w:val="24"/>
        </w:rPr>
        <w:t>Earth and Planetary Science Letters</w:t>
      </w:r>
      <w:r w:rsidRPr="003117B9">
        <w:rPr>
          <w:rFonts w:ascii="Calibri" w:hAnsi="Calibri" w:cs="Times New Roman"/>
          <w:szCs w:val="24"/>
        </w:rPr>
        <w:t xml:space="preserve"> 242 (3–4): 302–19. doi:10.1016/j.epsl.2005.12.019.</w:t>
      </w:r>
    </w:p>
    <w:p w14:paraId="328AB5FC"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Ruprecht, Philipp, and Terry Plank. 2013. “Feeding Andesitic Eruptions with a High-Speed Connection from the Mantle.” </w:t>
      </w:r>
      <w:r w:rsidRPr="003117B9">
        <w:rPr>
          <w:rFonts w:ascii="Calibri" w:hAnsi="Calibri" w:cs="Times New Roman"/>
          <w:i/>
          <w:iCs/>
          <w:szCs w:val="24"/>
        </w:rPr>
        <w:t>Nature</w:t>
      </w:r>
      <w:r w:rsidRPr="003117B9">
        <w:rPr>
          <w:rFonts w:ascii="Calibri" w:hAnsi="Calibri" w:cs="Times New Roman"/>
          <w:szCs w:val="24"/>
        </w:rPr>
        <w:t xml:space="preserve"> 500 (7460): 68–72.</w:t>
      </w:r>
    </w:p>
    <w:p w14:paraId="0E74496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Shuai, Kang, and Xiaozhi Yang. 2017. “Quantitative Analysis of H-Species in Anisotropic Minerals by Polarized Infrared Spectroscopy along Three Orthogonal Directions.”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2 (2–3): 14. doi:10.1007/s00410-017-1336-2.</w:t>
      </w:r>
    </w:p>
    <w:p w14:paraId="1E30F1DA"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Withers, A. C. 2013. “The Pitzer and Sterner Equation of State for Water.” http://www.geo.umn.edu/people/researchers/withe012/fugacity.htm.</w:t>
      </w:r>
    </w:p>
    <w:p w14:paraId="56BAEE38"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Withers, Anthony C, Hélène Bureau, Caroline Raepsaet, and Marc M Hirschmann. 2012. “Calibration of Infrared Spectroscopy by Elastic Recoil Detection Analysis of H in Synthetic Olivine.” </w:t>
      </w:r>
      <w:r w:rsidRPr="003117B9">
        <w:rPr>
          <w:rFonts w:ascii="Calibri" w:hAnsi="Calibri" w:cs="Times New Roman"/>
          <w:i/>
          <w:iCs/>
          <w:szCs w:val="24"/>
        </w:rPr>
        <w:t>Chemical Geology</w:t>
      </w:r>
      <w:r w:rsidRPr="003117B9">
        <w:rPr>
          <w:rFonts w:ascii="Calibri" w:hAnsi="Calibri" w:cs="Times New Roman"/>
          <w:szCs w:val="24"/>
        </w:rPr>
        <w:t xml:space="preserve"> 334: 92–98.</w:t>
      </w:r>
    </w:p>
    <w:p w14:paraId="5C51B2C2" w14:textId="77777777"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6584F" w14:textId="77777777" w:rsidR="00581EB0" w:rsidRDefault="00581EB0" w:rsidP="007C03D1">
      <w:r>
        <w:separator/>
      </w:r>
    </w:p>
  </w:endnote>
  <w:endnote w:type="continuationSeparator" w:id="0">
    <w:p w14:paraId="06C9C4CC" w14:textId="77777777" w:rsidR="00581EB0" w:rsidRDefault="00581EB0"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BFDB4F" w14:textId="77777777" w:rsidR="00581EB0" w:rsidRDefault="00581EB0" w:rsidP="007C03D1">
      <w:r>
        <w:separator/>
      </w:r>
    </w:p>
  </w:footnote>
  <w:footnote w:type="continuationSeparator" w:id="0">
    <w:p w14:paraId="66B5D2F9" w14:textId="77777777" w:rsidR="00581EB0" w:rsidRDefault="00581EB0"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rriss">
    <w15:presenceInfo w15:providerId="None" w15:userId="Ferr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26FE"/>
    <w:rsid w:val="00032F36"/>
    <w:rsid w:val="000423AF"/>
    <w:rsid w:val="000438A8"/>
    <w:rsid w:val="00044503"/>
    <w:rsid w:val="00052DE0"/>
    <w:rsid w:val="0005396B"/>
    <w:rsid w:val="00054D3F"/>
    <w:rsid w:val="00055099"/>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3A62"/>
    <w:rsid w:val="000C4572"/>
    <w:rsid w:val="000E0604"/>
    <w:rsid w:val="000E6BE1"/>
    <w:rsid w:val="00110215"/>
    <w:rsid w:val="001103C7"/>
    <w:rsid w:val="001175A5"/>
    <w:rsid w:val="00131FED"/>
    <w:rsid w:val="0013410E"/>
    <w:rsid w:val="001354B7"/>
    <w:rsid w:val="0013726D"/>
    <w:rsid w:val="00137C33"/>
    <w:rsid w:val="00137E7D"/>
    <w:rsid w:val="001418E5"/>
    <w:rsid w:val="001421A0"/>
    <w:rsid w:val="001455F5"/>
    <w:rsid w:val="00164092"/>
    <w:rsid w:val="00170DC9"/>
    <w:rsid w:val="00171F9C"/>
    <w:rsid w:val="00180B3F"/>
    <w:rsid w:val="0018296A"/>
    <w:rsid w:val="0019683C"/>
    <w:rsid w:val="00197820"/>
    <w:rsid w:val="001B0C86"/>
    <w:rsid w:val="001B2C73"/>
    <w:rsid w:val="001B2D3A"/>
    <w:rsid w:val="001C1C53"/>
    <w:rsid w:val="001D2A84"/>
    <w:rsid w:val="001D5722"/>
    <w:rsid w:val="001D611B"/>
    <w:rsid w:val="001E31F7"/>
    <w:rsid w:val="001E47FD"/>
    <w:rsid w:val="001E5475"/>
    <w:rsid w:val="002066F0"/>
    <w:rsid w:val="00207411"/>
    <w:rsid w:val="002075E8"/>
    <w:rsid w:val="00215C52"/>
    <w:rsid w:val="0022793E"/>
    <w:rsid w:val="0023446E"/>
    <w:rsid w:val="00237ADC"/>
    <w:rsid w:val="002627ED"/>
    <w:rsid w:val="00265166"/>
    <w:rsid w:val="00271A64"/>
    <w:rsid w:val="002B06B3"/>
    <w:rsid w:val="002B0C29"/>
    <w:rsid w:val="002B106D"/>
    <w:rsid w:val="002B1AB6"/>
    <w:rsid w:val="002B6894"/>
    <w:rsid w:val="002D3608"/>
    <w:rsid w:val="002D66EC"/>
    <w:rsid w:val="002E02FF"/>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A6159"/>
    <w:rsid w:val="003B32EE"/>
    <w:rsid w:val="003B3D0B"/>
    <w:rsid w:val="003B55CB"/>
    <w:rsid w:val="003B7CD9"/>
    <w:rsid w:val="003D48FF"/>
    <w:rsid w:val="003D6E42"/>
    <w:rsid w:val="003D731E"/>
    <w:rsid w:val="003E1968"/>
    <w:rsid w:val="003E2198"/>
    <w:rsid w:val="003E3B57"/>
    <w:rsid w:val="003F73FB"/>
    <w:rsid w:val="003F7B03"/>
    <w:rsid w:val="00416202"/>
    <w:rsid w:val="004226F8"/>
    <w:rsid w:val="0044090F"/>
    <w:rsid w:val="004450FE"/>
    <w:rsid w:val="0044623A"/>
    <w:rsid w:val="00471200"/>
    <w:rsid w:val="004819A8"/>
    <w:rsid w:val="0048587E"/>
    <w:rsid w:val="004859D9"/>
    <w:rsid w:val="0048623D"/>
    <w:rsid w:val="00492E98"/>
    <w:rsid w:val="00493114"/>
    <w:rsid w:val="004A757A"/>
    <w:rsid w:val="004B03B7"/>
    <w:rsid w:val="004B77CB"/>
    <w:rsid w:val="004C7B24"/>
    <w:rsid w:val="004E2F98"/>
    <w:rsid w:val="00503DA5"/>
    <w:rsid w:val="00507ED5"/>
    <w:rsid w:val="005215D7"/>
    <w:rsid w:val="0052387D"/>
    <w:rsid w:val="0052422E"/>
    <w:rsid w:val="005270EB"/>
    <w:rsid w:val="00535290"/>
    <w:rsid w:val="00540881"/>
    <w:rsid w:val="00540C75"/>
    <w:rsid w:val="00540CDB"/>
    <w:rsid w:val="00551BB9"/>
    <w:rsid w:val="005571CA"/>
    <w:rsid w:val="00557CDE"/>
    <w:rsid w:val="0057046E"/>
    <w:rsid w:val="00571DB2"/>
    <w:rsid w:val="00575ED2"/>
    <w:rsid w:val="00581EB0"/>
    <w:rsid w:val="00591D1F"/>
    <w:rsid w:val="00592A37"/>
    <w:rsid w:val="00595597"/>
    <w:rsid w:val="005A26E9"/>
    <w:rsid w:val="005A374F"/>
    <w:rsid w:val="005A41DB"/>
    <w:rsid w:val="005A5A26"/>
    <w:rsid w:val="005B3D0A"/>
    <w:rsid w:val="005C5150"/>
    <w:rsid w:val="005D53C0"/>
    <w:rsid w:val="005F147E"/>
    <w:rsid w:val="005F2D14"/>
    <w:rsid w:val="006022E4"/>
    <w:rsid w:val="006135C8"/>
    <w:rsid w:val="00614103"/>
    <w:rsid w:val="00615291"/>
    <w:rsid w:val="00615D54"/>
    <w:rsid w:val="00625F51"/>
    <w:rsid w:val="00631D9F"/>
    <w:rsid w:val="00634590"/>
    <w:rsid w:val="0063461F"/>
    <w:rsid w:val="00637722"/>
    <w:rsid w:val="00637DBE"/>
    <w:rsid w:val="0064154A"/>
    <w:rsid w:val="0066027D"/>
    <w:rsid w:val="006715EC"/>
    <w:rsid w:val="00681178"/>
    <w:rsid w:val="006932D9"/>
    <w:rsid w:val="00693BA1"/>
    <w:rsid w:val="00697706"/>
    <w:rsid w:val="006A013A"/>
    <w:rsid w:val="006B5E83"/>
    <w:rsid w:val="006C01CC"/>
    <w:rsid w:val="006C4753"/>
    <w:rsid w:val="006D1F53"/>
    <w:rsid w:val="00700433"/>
    <w:rsid w:val="00703148"/>
    <w:rsid w:val="00721801"/>
    <w:rsid w:val="00724D5D"/>
    <w:rsid w:val="007279B5"/>
    <w:rsid w:val="00744593"/>
    <w:rsid w:val="00755891"/>
    <w:rsid w:val="00761C49"/>
    <w:rsid w:val="0076309C"/>
    <w:rsid w:val="00773176"/>
    <w:rsid w:val="007762E9"/>
    <w:rsid w:val="00780776"/>
    <w:rsid w:val="00790B8D"/>
    <w:rsid w:val="007A0724"/>
    <w:rsid w:val="007A3DF4"/>
    <w:rsid w:val="007C03D1"/>
    <w:rsid w:val="007C06F1"/>
    <w:rsid w:val="007C5F25"/>
    <w:rsid w:val="00807E9E"/>
    <w:rsid w:val="00811444"/>
    <w:rsid w:val="0081615A"/>
    <w:rsid w:val="008300CD"/>
    <w:rsid w:val="00831C4F"/>
    <w:rsid w:val="00835DAA"/>
    <w:rsid w:val="0084596D"/>
    <w:rsid w:val="008619BC"/>
    <w:rsid w:val="0086637B"/>
    <w:rsid w:val="0087125C"/>
    <w:rsid w:val="0087599E"/>
    <w:rsid w:val="0088552D"/>
    <w:rsid w:val="00885D5E"/>
    <w:rsid w:val="00892100"/>
    <w:rsid w:val="00892122"/>
    <w:rsid w:val="00893785"/>
    <w:rsid w:val="008A6CD0"/>
    <w:rsid w:val="008A7701"/>
    <w:rsid w:val="008B106F"/>
    <w:rsid w:val="008B1E98"/>
    <w:rsid w:val="008D0371"/>
    <w:rsid w:val="008E50C1"/>
    <w:rsid w:val="008F4CF2"/>
    <w:rsid w:val="00903CFC"/>
    <w:rsid w:val="00904F99"/>
    <w:rsid w:val="009063A6"/>
    <w:rsid w:val="0091550E"/>
    <w:rsid w:val="0093064F"/>
    <w:rsid w:val="00931BD3"/>
    <w:rsid w:val="00932939"/>
    <w:rsid w:val="0093699B"/>
    <w:rsid w:val="00946083"/>
    <w:rsid w:val="00950ED3"/>
    <w:rsid w:val="00957864"/>
    <w:rsid w:val="0096500E"/>
    <w:rsid w:val="0097079F"/>
    <w:rsid w:val="00983004"/>
    <w:rsid w:val="00986680"/>
    <w:rsid w:val="0098781A"/>
    <w:rsid w:val="009A4D05"/>
    <w:rsid w:val="009A75FF"/>
    <w:rsid w:val="009B3BBA"/>
    <w:rsid w:val="009C22DE"/>
    <w:rsid w:val="009D6602"/>
    <w:rsid w:val="009E42DE"/>
    <w:rsid w:val="00A10E10"/>
    <w:rsid w:val="00A323B3"/>
    <w:rsid w:val="00A32F4D"/>
    <w:rsid w:val="00A40F70"/>
    <w:rsid w:val="00A55C4E"/>
    <w:rsid w:val="00A6289D"/>
    <w:rsid w:val="00A63E44"/>
    <w:rsid w:val="00A63EB2"/>
    <w:rsid w:val="00A706C6"/>
    <w:rsid w:val="00A7362D"/>
    <w:rsid w:val="00A75CC5"/>
    <w:rsid w:val="00A87B9A"/>
    <w:rsid w:val="00A93331"/>
    <w:rsid w:val="00A9672E"/>
    <w:rsid w:val="00A9765F"/>
    <w:rsid w:val="00AA0994"/>
    <w:rsid w:val="00AA6217"/>
    <w:rsid w:val="00AA6A33"/>
    <w:rsid w:val="00AB4159"/>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75BC8"/>
    <w:rsid w:val="00B808F7"/>
    <w:rsid w:val="00B86B61"/>
    <w:rsid w:val="00B955F5"/>
    <w:rsid w:val="00BA1070"/>
    <w:rsid w:val="00BB276B"/>
    <w:rsid w:val="00BB6728"/>
    <w:rsid w:val="00BC6A5E"/>
    <w:rsid w:val="00BE0AB5"/>
    <w:rsid w:val="00BE7778"/>
    <w:rsid w:val="00BF05A4"/>
    <w:rsid w:val="00BF0E62"/>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A37AA"/>
    <w:rsid w:val="00CA3B81"/>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569E0"/>
    <w:rsid w:val="00E7389F"/>
    <w:rsid w:val="00E73D3F"/>
    <w:rsid w:val="00E76AFD"/>
    <w:rsid w:val="00E80B91"/>
    <w:rsid w:val="00E83A4E"/>
    <w:rsid w:val="00E8794C"/>
    <w:rsid w:val="00E945B5"/>
    <w:rsid w:val="00EA5D46"/>
    <w:rsid w:val="00EB2F68"/>
    <w:rsid w:val="00ED47FC"/>
    <w:rsid w:val="00EE2D04"/>
    <w:rsid w:val="00EE5665"/>
    <w:rsid w:val="00EF08E6"/>
    <w:rsid w:val="00EF5E67"/>
    <w:rsid w:val="00F00688"/>
    <w:rsid w:val="00F05D72"/>
    <w:rsid w:val="00F125DC"/>
    <w:rsid w:val="00F13810"/>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C166E"/>
    <w:rsid w:val="00FD0667"/>
    <w:rsid w:val="00FD0D7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left="720" w:hanging="72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8C2EB-F09E-4CD1-BE3A-F66D96051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8243</Words>
  <Characters>4699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9</cp:revision>
  <cp:lastPrinted>2017-03-25T02:33:00Z</cp:lastPrinted>
  <dcterms:created xsi:type="dcterms:W3CDTF">2017-03-30T22:54:00Z</dcterms:created>
  <dcterms:modified xsi:type="dcterms:W3CDTF">2017-04-2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MWiNJr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